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A4ED4D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3D308F3F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14:paraId="0AF4296C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E5DD4A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5FE87C8C" w14:textId="77777777" w:rsidTr="00821BA2">
        <w:tc>
          <w:tcPr>
            <w:tcW w:w="9350" w:type="dxa"/>
          </w:tcPr>
          <w:p w14:paraId="34673D8B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7B0D948" w14:textId="77777777"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568C8C8D" w14:textId="77777777"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8F8DE8D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14:paraId="2E7EC58E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506D9581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170D4331" w14:textId="00C8517F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1FEB283D" w14:textId="433FE966" w:rsidR="000B73F5" w:rsidRDefault="00866566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Wong","given":"Jony","non-dropping-particle":"","parse-names":false,"suffix":""}],"id":"ITEM-1","issued":{"date-parts":[["2010"]]},"publisher":"Elex Media Komputindo, Jakarta","title":"Internet marketing for beginners","type":"book"},"uris":["http://www.mendeley.com/documents/?uuid=37af4ab7-7766-4520-85f1-c41eeb0a5ce7"]}],"mendeley":{"formattedCitation":"(Wong, 2010)","plainTextFormattedCitation":"(Wong, 2010)","previouslyFormattedCitation":"(Wong, 2010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Wong, 2010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72D773A8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E7CF176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2A48186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2ADD0DC6" w14:textId="1034CDBE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54C5A8F2" w14:textId="21BEB261" w:rsidR="00866566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","publisher-place":"Jakarta","title":"Facebook Marketing","type":"book"},"uris":["http://www.mendeley.com/documents/?uuid=1b694672-5d6b-4bbc-9e03-0520073edb1d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Helianthusonfri, 2016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7D661D0C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175576F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1DA823C1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56706234" w14:textId="552B8B3A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14:paraId="02890964" w14:textId="64681E14" w:rsidR="00866566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Tauhid Nur Azhar dan Bambang","non-dropping-particle":"","parse-names":false,"suffix":""}],"id":"ITEM-1","issued":{"date-parts":[["2005"]]},"publisher":"MQ Publishing, Bandung","title":"Jangan ke Dokter Lagi: keajaiban sistem imun dan kiat menghalau penyakit","type":"book"},"uris":["http://www.mendeley.com/documents/?uuid=a4bc3bc1-5953-4699-a943-f974b08408fd"]}],"mendeley":{"formattedCitation":"(T. N. A. dan B. Trim, 2005)","plainTextFormattedCitation":"(T. N. A. dan B. Trim, 2005)","previouslyFormattedCitation":"(T. N. A. dan B. Trim, 2005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T. N. A. dan B. Trim, 2005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30743C7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641217B" w14:textId="77777777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3BAE73FB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2EA4273F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6A82652A" w14:textId="1CE0F763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7D7F6435" w14:textId="457CE975" w:rsidR="00866566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Osborne","given":"John W.","non-dropping-particle":"","parse-names":false,"suffix":""}],"edition":"Walfred An","id":"ITEM-1","issued":{"date-parts":[["1993"]]},"publisher":"Penerbit: Bumi Aksara","publisher-place":"Jakarta","title":"Kiat Berbicara di Depan Umum Untuk Eksekutif","type":"book"},"uris":["http://www.mendeley.com/documents/?uuid=1075eb30-1ba2-4b1f-9ea5-06678cf5b642"]}],"mendeley":{"formattedCitation":"(Osborne, 1993)","plainTextFormattedCitation":"(Osborne, 1993)","previouslyFormattedCitation":"(Osborne, 1993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Osborne, 1993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276FEED3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C29E414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Lalu</w:t>
            </w:r>
          </w:p>
          <w:p w14:paraId="3E1F9B6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5D9A5500" w14:textId="2BD24470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ompas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14:paraId="3C984F2F" w14:textId="74F3A8F5" w:rsidR="00866566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Arradon","given":"Issabelee","non-dropping-particle":"","parse-names":false,"suffix":""}],"id":"ITEM-1","issued":{"date-parts":[["2014"]]},"publisher":"Kompas","title":"Aceh, Contoh Penyelesaian Kejahatan Masa Lalu","type":"book"},"uris":["http://www.mendeley.com/documents/?uuid=3b7d076a-a350-4f37-9a06-f1dd94503a54"]}],"mendeley":{"formattedCitation":"(Arradon, 2014)","plainTextFormattedCitation":"(Arradon, 2014)","previouslyFormattedCitation":"(Arradon, 2014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Arradon, 2014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04BBC7E1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2EFC547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336FF3A9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68E35D14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7576BB6D" w14:textId="046B9349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2DFE0DEB" w14:textId="6BF45DB0" w:rsidR="00866566" w:rsidRPr="005D70C9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1fcd3f15-7730-4b4b-885e-e1588c817baa"]}],"mendeley":{"formattedCitation":"(B. Trim, 2011b)","plainTextFormattedCitation":"(B. Trim, 2011b)","previouslyFormattedCitation":"(B. Trim, 2011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B. Trim, 2011b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67014BC4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7C4921E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0B2662AB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5AA3DE76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5B9A3260" w14:textId="20224C3D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14:paraId="5ED389BD" w14:textId="1AC68D11" w:rsidR="00866566" w:rsidRPr="005D70C9" w:rsidRDefault="00866566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Tinta Medina","publisher-place":"Solo","title":"Muhammad Effect: Getaran yang dirindukan dan ditakuti","type":"book"},"uris":["http://www.mendeley.com/documents/?uuid=00bcb030-8c53-40a0-b00f-0a0168b1f11f"]}],"mendeley":{"formattedCitation":"(B. Trim, 2011a)","plainTextFormattedCitation":"(B. Trim, 2011a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866566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B. Trim, 2011a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458B8117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E7FE0F9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AE6764A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65487410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7998333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474AF8E5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39C0BFD8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28C98E9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56D2FB82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T. N. A. dan B. (2005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angan ke Dokter Lagi: keajaiban sistem imun dan kiat menghalau penyaki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MQ Publishing, Bandung.</w:t>
            </w:r>
          </w:p>
          <w:p w14:paraId="77079466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62A7A274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4102DF5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0BBFE67A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sborne, J. W. (1993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iat Berbicara di Depan Umum Untuk Eksekut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Walfred An). Jakarta: Penerbit: Bumi Aksara.</w:t>
            </w:r>
          </w:p>
          <w:p w14:paraId="5BF97AF5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T. N. A. dan B. (2005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angan ke Dokter Lagi: keajaiban sistem imun dan kiat menghalau penyaki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MQ Publishing, Bandung.</w:t>
            </w:r>
          </w:p>
          <w:p w14:paraId="0CEF0264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6A591EA7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7F9CA8D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radon, I. (2014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eh, Contoh Penyelesaian Kejahatan Masa Lal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Kompas.</w:t>
            </w:r>
          </w:p>
          <w:p w14:paraId="44DC73EA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5857B90A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sborne, J. W. (1993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iat Berbicara di Depan Umum Untuk Eksekut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Walfred An).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Jakarta: Penerbit: Bumi Aksara.</w:t>
            </w:r>
          </w:p>
          <w:p w14:paraId="38629717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T. N. A. dan B. (2005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angan ke Dokter Lagi: keajaiban sistem imun dan kiat menghalau penyaki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MQ Publishing, Bandung.</w:t>
            </w:r>
          </w:p>
          <w:p w14:paraId="394B1AC2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2AD5487C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34A8773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radon, I. (2014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eh, Contoh Penyelesaian Kejahatan Masa Lal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Kompas.</w:t>
            </w:r>
          </w:p>
          <w:p w14:paraId="6D3B2EC6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127E66A1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sborne, J. W. (1993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iat Berbicara di Depan Umum Untuk Eksekut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Walfred An). Jakarta: Penerbit: Bumi Aksara.</w:t>
            </w:r>
          </w:p>
          <w:p w14:paraId="1633FC57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B. (2011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 art of Stimulating Idea: Jurus mendulang Ide dan Insaf agar kaya di Jalan Menul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Solo: Metagraf.</w:t>
            </w:r>
          </w:p>
          <w:p w14:paraId="636464E1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T. N. A. dan B. (2005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angan ke Dokter Lagi: keajaiban sistem imun dan kiat menghalau penyaki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MQ Publishing, Bandung.</w:t>
            </w:r>
          </w:p>
          <w:p w14:paraId="1D7EEC53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50A310A0" w14:textId="77777777" w:rsidR="00866566" w:rsidRDefault="00866566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AC1B0EE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rradon, I. (2014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eh, Contoh Penyelesaian Kejahatan Masa Lalu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Kompas.</w:t>
            </w:r>
          </w:p>
          <w:p w14:paraId="13AD5608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elianthusonfri, J. (2016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acebook Marketi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Jakarta: Elex Media Komputindo.</w:t>
            </w:r>
          </w:p>
          <w:p w14:paraId="7BCA33E4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sborne, J. W. (1993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iat Berbicara di Depan Umum Untuk Eksekut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Walfred An). Jakarta: Penerbit: Bumi Aksara.</w:t>
            </w:r>
          </w:p>
          <w:p w14:paraId="17359A81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B. (2011a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uhammad Effect: Getaran yang dirindukan dan ditakut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Solo: Tinta Medina.</w:t>
            </w:r>
          </w:p>
          <w:p w14:paraId="7E751742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B. (2011b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 art of Stimulating Idea: Jurus mendulang Ide dan Insaf agar kaya di Jalan Menuli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Solo: Metagraf.</w:t>
            </w:r>
          </w:p>
          <w:p w14:paraId="6D0A3B5B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rim, T. N. A. dan B. (2005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Jangan ke Dokter Lagi: keajaiban sistem imun dan kiat menghalau penyaki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 MQ Publishing, Bandung.</w:t>
            </w:r>
          </w:p>
          <w:p w14:paraId="3C93FFFB" w14:textId="77777777" w:rsidR="00866566" w:rsidRDefault="00866566">
            <w:pPr>
              <w:widowControl w:val="0"/>
              <w:autoSpaceDE w:val="0"/>
              <w:autoSpaceDN w:val="0"/>
              <w:adjustRightInd w:val="0"/>
              <w:spacing w:after="140" w:line="288" w:lineRule="auto"/>
              <w:ind w:left="480" w:hanging="480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ong, J. (2010).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net marketing for beginner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x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di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mputind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Jakarta.</w:t>
            </w:r>
          </w:p>
          <w:p w14:paraId="3177E712" w14:textId="21910D2C" w:rsidR="00974F1C" w:rsidRPr="00A16D9B" w:rsidRDefault="00866566" w:rsidP="00866566">
            <w:pPr>
              <w:widowControl w:val="0"/>
              <w:autoSpaceDE w:val="0"/>
              <w:autoSpaceDN w:val="0"/>
              <w:adjustRightInd w:val="0"/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14:paraId="74FEECFC" w14:textId="77777777" w:rsidR="00924DF5" w:rsidRDefault="00924DF5"/>
    <w:sectPr w:rsidR="00924DF5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4F1C"/>
    <w:rsid w:val="000B73F5"/>
    <w:rsid w:val="0012251A"/>
    <w:rsid w:val="0042167F"/>
    <w:rsid w:val="00866566"/>
    <w:rsid w:val="00924DF5"/>
    <w:rsid w:val="0097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7FF6A3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9D0ADB-695B-4CD6-AF51-7DFEDBEE51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1376</Words>
  <Characters>7844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Yopy Maulana</cp:lastModifiedBy>
  <cp:revision>2</cp:revision>
  <dcterms:created xsi:type="dcterms:W3CDTF">2020-08-26T21:21:00Z</dcterms:created>
  <dcterms:modified xsi:type="dcterms:W3CDTF">2021-08-13T0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222e36c-717f-3dc2-adb0-548237bdc275</vt:lpwstr>
  </property>
  <property fmtid="{D5CDD505-2E9C-101B-9397-08002B2CF9AE}" pid="4" name="Mendeley Citation Style_1">
    <vt:lpwstr>http://www.zotero.org/styles/apa</vt:lpwstr>
  </property>
</Properties>
</file>